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OLULEYE PRECIOUS OLUWATOBI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079</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 xml:space="preserve">OLULEYE PRECIOUS OLUWATOBI </w:t>
      </w:r>
      <w:r>
        <w:rPr>
          <w:b/>
          <w:color w:val="000000"/>
          <w:sz w:val="24"/>
          <w:szCs w:val="24"/>
        </w:rPr>
        <w:t xml:space="preserve"> ND</w:t>
      </w:r>
      <w:r>
        <w:rPr>
          <w:b/>
          <w:color w:val="000000"/>
          <w:sz w:val="24"/>
          <w:szCs w:val="24"/>
        </w:rPr>
        <w:t>/23/SLT/PT/O</w:t>
      </w:r>
      <w:r>
        <w:rPr>
          <w:b/>
          <w:color w:val="000000"/>
          <w:sz w:val="24"/>
          <w:szCs w:val="24"/>
          <w:lang w:val="en-US"/>
        </w:rPr>
        <w:t>079,</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This project is firstly dedicated to God Almighty for his mercy and faithfulness upon my life throughout the processes of the project.</w:t>
      </w:r>
      <w:r>
        <w:rPr>
          <w:rFonts w:ascii="Times New Roman" w:hAnsi="Times New Roman"/>
          <w:color w:val="000000"/>
          <w:sz w:val="26"/>
          <w:szCs w:val="24"/>
          <w:lang w:val="en-US"/>
        </w:rPr>
        <w:t xml:space="preserve"> This work is also dedicated to my parents MR and MRS OLULEYE for their unending love ,care and provision throughout my journey. This project is also dedicated to my supervisor Dr Mrs Hassan</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would like to express my heartfelt gratitude to everyone who supported me throughout the preparation of this project report titled "Antioxidants anacardium occidentale on rancidity oil induced  rats."My sincere appreciation goes to my project  supervisor, Dr. Mrs. Hassan I.R. for her valuable guidance, encouragement, and constructive feedback during the course of this work. Her mentorship played a key role in the successful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also extend my gratitude to the Head of Department, Mr. Lukman I.A. for providing the necessary facilities and a supportive academic environment within the Science Laboratory Technology Department at Kwara State Polytechnic.I am thankful to all my lecturers and classmates for their support, suggestions, and encouragement during the course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A very special thanks goes to my wonderful parents, Mr. and Mrs. Oluleye for their unwavering love, prayers, and sacrifices, as well as to my amazing siblings for their constant support and encouragement. Their belief in me has been my greatest motivation.Thank you all.</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37</Words>
  <Pages>95</Pages>
  <Characters>80882</Characters>
  <Application>WPS Office</Application>
  <DocSecurity>0</DocSecurity>
  <Paragraphs>1059</Paragraphs>
  <ScaleCrop>false</ScaleCrop>
  <LinksUpToDate>false</LinksUpToDate>
  <CharactersWithSpaces>9821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9-08T20:49:16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